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98B1D" w14:textId="45A1F754"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p>
    <w:p w14:paraId="57E56295" w14:textId="77777777" w:rsidR="006F1E33" w:rsidRDefault="006F1E3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This is true despite the fact that Cohen never suggested using his benchmarks as anything but a last resort in power analysis or effect size interpretation</w:t>
      </w:r>
      <w:r w:rsidR="005C7D96">
        <w:t xml:space="preserve">. </w:t>
      </w:r>
    </w:p>
    <w:p w14:paraId="2A1FCF06" w14:textId="77777777" w:rsidR="00976F78" w:rsidRDefault="00976F78" w:rsidP="00976F78">
      <w:r>
        <w:t>E.g.; “When the above has not provided sufficient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despite the fact that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particular area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In order to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64C76616" w:rsidR="00714ECC" w:rsidRDefault="00DA7216" w:rsidP="007207C5">
      <w:r>
        <w:lastRenderedPageBreak/>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0A44477" w14:textId="588E1E0E" w:rsidR="00B26C22" w:rsidRDefault="00B26C22" w:rsidP="007207C5">
      <w:r>
        <w:t xml:space="preserve">THINK ABOUT ESTIMATING EFFECT SIZES FROM THE TRUNCATED </w:t>
      </w:r>
      <w:r w:rsidR="00D30E63">
        <w:t>distributions</w:t>
      </w:r>
      <w:r w:rsidR="00842485">
        <w:t xml:space="preserve"> following </w:t>
      </w:r>
      <w:r w:rsidR="00D30E63">
        <w:t>Anderson &amp; Maxwell</w:t>
      </w:r>
      <w:bookmarkStart w:id="0" w:name="_GoBack"/>
      <w:bookmarkEnd w:id="0"/>
    </w:p>
    <w:p w14:paraId="570053D7" w14:textId="429D33C6" w:rsidR="00B26C22" w:rsidRDefault="00B26C22" w:rsidP="007207C5"/>
    <w:p w14:paraId="23D81683" w14:textId="77777777" w:rsidR="00B26C22" w:rsidRDefault="00B26C22" w:rsidP="007207C5"/>
    <w:p w14:paraId="59834D5A" w14:textId="77777777" w:rsidR="00DA7216" w:rsidRPr="00DA7216" w:rsidRDefault="00DA7216" w:rsidP="007207C5">
      <w:pPr>
        <w:rPr>
          <w:b/>
        </w:rPr>
      </w:pPr>
    </w:p>
    <w:p w14:paraId="638F2564" w14:textId="4842A94A" w:rsidR="00714ECC" w:rsidRDefault="00714ECC" w:rsidP="00714ECC">
      <w:r>
        <w:t>See Addressing the “Replication Crisis”: Using Original Studies to Design Replication Studies with Appropriate Statistical Power Samantha F. Anderson &amp; Scott E. Maxwell</w:t>
      </w:r>
    </w:p>
    <w:p w14:paraId="40654A09" w14:textId="77777777" w:rsidR="00DA7216" w:rsidRPr="00714ECC" w:rsidRDefault="00DA7216" w:rsidP="00714ECC">
      <w:pPr>
        <w:rPr>
          <w:b/>
        </w:rPr>
      </w:pPr>
    </w:p>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SUBTASK – calculate average effect size decrease from all of the large reproducibility projects</w:t>
      </w:r>
    </w:p>
    <w:p w14:paraId="2C017728" w14:textId="313C7533" w:rsidR="00B74016" w:rsidRDefault="00B74016">
      <w:pPr>
        <w:rPr>
          <w:rFonts w:eastAsiaTheme="minorEastAsia"/>
        </w:rPr>
      </w:pPr>
    </w:p>
    <w:p w14:paraId="6CCE6787" w14:textId="0219F68F" w:rsidR="005223E1" w:rsidRDefault="005223E1">
      <w:pPr>
        <w:rPr>
          <w:rFonts w:eastAsiaTheme="minorEastAsia"/>
        </w:rPr>
      </w:pPr>
      <w:r>
        <w:rPr>
          <w:rFonts w:eastAsiaTheme="minorEastAsia"/>
        </w:rPr>
        <w:t xml:space="preserve">Effect size information: </w:t>
      </w:r>
    </w:p>
    <w:p w14:paraId="3914875E" w14:textId="323EDF10" w:rsidR="005223E1" w:rsidRDefault="005223E1">
      <w:pPr>
        <w:rPr>
          <w:rFonts w:eastAsiaTheme="minorEastAsia"/>
        </w:rPr>
      </w:pPr>
      <w:r w:rsidRPr="005223E1">
        <w:rPr>
          <w:rFonts w:eastAsiaTheme="minorEastAsia"/>
        </w:rPr>
        <w:t xml:space="preserve">Converting F-value from ANOVA to </w:t>
      </w:r>
      <w:proofErr w:type="spellStart"/>
      <w:r w:rsidRPr="005223E1">
        <w:rPr>
          <w:rFonts w:eastAsiaTheme="minorEastAsia"/>
        </w:rPr>
        <w:t>cohen's</w:t>
      </w:r>
      <w:proofErr w:type="spellEnd"/>
      <w:r w:rsidRPr="005223E1">
        <w:rPr>
          <w:rFonts w:eastAsiaTheme="minorEastAsia"/>
        </w:rPr>
        <w:t xml:space="preserve"> d in meta-analysis (</w:t>
      </w:r>
      <w:proofErr w:type="spellStart"/>
      <w:r w:rsidRPr="005223E1">
        <w:rPr>
          <w:rFonts w:eastAsiaTheme="minorEastAsia"/>
        </w:rPr>
        <w:t>metafor</w:t>
      </w:r>
      <w:proofErr w:type="spellEnd"/>
      <w:r w:rsidRPr="005223E1">
        <w:rPr>
          <w:rFonts w:eastAsiaTheme="minorEastAsia"/>
        </w:rPr>
        <w:t>-package)</w:t>
      </w:r>
      <w:r>
        <w:rPr>
          <w:rFonts w:eastAsiaTheme="minorEastAsia"/>
        </w:rPr>
        <w:t xml:space="preserve"> </w:t>
      </w:r>
      <w:hyperlink r:id="rId4" w:history="1">
        <w:r w:rsidRPr="00AD6A1E">
          <w:rPr>
            <w:rStyle w:val="Hyperlink"/>
            <w:rFonts w:eastAsiaTheme="minorEastAsia"/>
          </w:rPr>
          <w:t>https://stat.ethz.ch/pipermail/r-help/2011-July/284933.html</w:t>
        </w:r>
      </w:hyperlink>
    </w:p>
    <w:p w14:paraId="6E955133" w14:textId="31002B0D" w:rsidR="005223E1" w:rsidRDefault="005223E1">
      <w:pPr>
        <w:rPr>
          <w:rFonts w:eastAsiaTheme="minorEastAsia"/>
          <w:b/>
        </w:rPr>
      </w:pPr>
    </w:p>
    <w:p w14:paraId="6E805B13" w14:textId="454D1F83" w:rsidR="005223E1" w:rsidRDefault="005223E1">
      <w:pPr>
        <w:rPr>
          <w:rFonts w:eastAsiaTheme="minorEastAsia"/>
          <w:b/>
        </w:rPr>
      </w:pPr>
      <w:r>
        <w:rPr>
          <w:rFonts w:eastAsiaTheme="minorEastAsia"/>
          <w:b/>
        </w:rPr>
        <w:t xml:space="preserve">Common effect size conversions: </w:t>
      </w:r>
    </w:p>
    <w:p w14:paraId="3ABEBF1B" w14:textId="213B346D" w:rsidR="005223E1" w:rsidRDefault="00E6322F">
      <w:pPr>
        <w:rPr>
          <w:rFonts w:eastAsiaTheme="minorEastAsia"/>
          <w:b/>
        </w:rPr>
      </w:pPr>
      <w:hyperlink r:id="rId5" w:history="1">
        <w:r w:rsidRPr="00AD6A1E">
          <w:rPr>
            <w:rStyle w:val="Hyperlink"/>
            <w:rFonts w:eastAsiaTheme="minorEastAsia"/>
            <w:b/>
          </w:rPr>
          <w:t>https://www.soph.uab.edu/sites/edu.ssg/files/People/MBeasley/Courses/EffectSizeConversion.pdf</w:t>
        </w:r>
      </w:hyperlink>
      <w:r>
        <w:rPr>
          <w:rFonts w:eastAsiaTheme="minorEastAsia"/>
          <w:b/>
        </w:rPr>
        <w:t xml:space="preserve"> </w:t>
      </w:r>
    </w:p>
    <w:p w14:paraId="17BFFC83" w14:textId="2F9DBEE4" w:rsidR="00E6322F" w:rsidRDefault="00E6322F">
      <w:pPr>
        <w:rPr>
          <w:rFonts w:eastAsiaTheme="minorEastAsia"/>
          <w:b/>
        </w:rPr>
      </w:pPr>
    </w:p>
    <w:p w14:paraId="51B10DAA" w14:textId="77777777" w:rsidR="00E6322F" w:rsidRPr="005223E1" w:rsidRDefault="00E6322F">
      <w:pPr>
        <w:rPr>
          <w:rFonts w:eastAsiaTheme="minorEastAsia"/>
          <w:b/>
        </w:rPr>
      </w:pPr>
    </w:p>
    <w:p w14:paraId="2CB1C672" w14:textId="77777777" w:rsidR="0002274C" w:rsidRDefault="0002274C">
      <w:pPr>
        <w:rPr>
          <w:rFonts w:eastAsiaTheme="minorEastAsia"/>
        </w:rPr>
      </w:pPr>
    </w:p>
    <w:p w14:paraId="1465BFE2" w14:textId="1E7F05AA" w:rsidR="00F910F9" w:rsidRDefault="00F910F9">
      <w:pPr>
        <w:rPr>
          <w:rFonts w:eastAsiaTheme="minorEastAsia"/>
        </w:rPr>
      </w:pPr>
    </w:p>
    <w:p w14:paraId="0A0905F4" w14:textId="01413933" w:rsidR="00F910F9" w:rsidRDefault="00F910F9">
      <w:pPr>
        <w:rPr>
          <w:rFonts w:eastAsiaTheme="minorEastAsia"/>
        </w:rPr>
      </w:pPr>
    </w:p>
    <w:p w14:paraId="3E3BF76D" w14:textId="1D8FD649" w:rsidR="005223E1" w:rsidRDefault="005223E1">
      <w:pPr>
        <w:rPr>
          <w:rFonts w:eastAsiaTheme="minorEastAsia"/>
        </w:rPr>
      </w:pPr>
    </w:p>
    <w:p w14:paraId="321C6A9D" w14:textId="77777777" w:rsidR="005223E1" w:rsidRDefault="005223E1">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D30E63"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definitely errors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r>
        <w:t xml:space="preserve">In order to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w:t>
      </w:r>
      <w:r w:rsidRPr="0076632D">
        <w:lastRenderedPageBreak/>
        <w:t>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particular typ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6"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1A43C3A6"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6A9C"/>
    <w:rsid w:val="00105D2D"/>
    <w:rsid w:val="001641C3"/>
    <w:rsid w:val="00170471"/>
    <w:rsid w:val="001A30F6"/>
    <w:rsid w:val="001D7096"/>
    <w:rsid w:val="001F3965"/>
    <w:rsid w:val="002108FF"/>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223E1"/>
    <w:rsid w:val="0053389C"/>
    <w:rsid w:val="00541BBE"/>
    <w:rsid w:val="00564520"/>
    <w:rsid w:val="005B411C"/>
    <w:rsid w:val="005B7C76"/>
    <w:rsid w:val="005C7D96"/>
    <w:rsid w:val="005E2042"/>
    <w:rsid w:val="005F092A"/>
    <w:rsid w:val="006810C8"/>
    <w:rsid w:val="006952A8"/>
    <w:rsid w:val="006A6784"/>
    <w:rsid w:val="006C5E1C"/>
    <w:rsid w:val="006F1E33"/>
    <w:rsid w:val="00714ECC"/>
    <w:rsid w:val="00717FB2"/>
    <w:rsid w:val="007207C5"/>
    <w:rsid w:val="00741791"/>
    <w:rsid w:val="007773C4"/>
    <w:rsid w:val="007B2141"/>
    <w:rsid w:val="0081261D"/>
    <w:rsid w:val="00824714"/>
    <w:rsid w:val="00842485"/>
    <w:rsid w:val="0092271D"/>
    <w:rsid w:val="00924AC6"/>
    <w:rsid w:val="00932AC8"/>
    <w:rsid w:val="00976F78"/>
    <w:rsid w:val="009B04A2"/>
    <w:rsid w:val="009D3A55"/>
    <w:rsid w:val="00A00227"/>
    <w:rsid w:val="00A03D9F"/>
    <w:rsid w:val="00A23672"/>
    <w:rsid w:val="00A80D58"/>
    <w:rsid w:val="00AA5136"/>
    <w:rsid w:val="00AB65F5"/>
    <w:rsid w:val="00B26C22"/>
    <w:rsid w:val="00B74016"/>
    <w:rsid w:val="00BB1083"/>
    <w:rsid w:val="00BC08FA"/>
    <w:rsid w:val="00BD0FC2"/>
    <w:rsid w:val="00BD6DC8"/>
    <w:rsid w:val="00C15456"/>
    <w:rsid w:val="00CC2D1F"/>
    <w:rsid w:val="00CC6431"/>
    <w:rsid w:val="00CE7EC7"/>
    <w:rsid w:val="00D23012"/>
    <w:rsid w:val="00D30E63"/>
    <w:rsid w:val="00D43311"/>
    <w:rsid w:val="00D6357B"/>
    <w:rsid w:val="00D73CFC"/>
    <w:rsid w:val="00D87DC9"/>
    <w:rsid w:val="00DA25A5"/>
    <w:rsid w:val="00DA7216"/>
    <w:rsid w:val="00E0144F"/>
    <w:rsid w:val="00E309BB"/>
    <w:rsid w:val="00E6322F"/>
    <w:rsid w:val="00E72CD1"/>
    <w:rsid w:val="00EF30DE"/>
    <w:rsid w:val="00F42143"/>
    <w:rsid w:val="00F53E49"/>
    <w:rsid w:val="00F55A14"/>
    <w:rsid w:val="00F82779"/>
    <w:rsid w:val="00F85C59"/>
    <w:rsid w:val="00F910F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063749759">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hrmr.2016.09.013" TargetMode="External"/><Relationship Id="rId5" Type="http://schemas.openxmlformats.org/officeDocument/2006/relationships/hyperlink" Target="https://www.soph.uab.edu/sites/edu.ssg/files/People/MBeasley/Courses/EffectSizeConversion.pdf" TargetMode="External"/><Relationship Id="rId4" Type="http://schemas.openxmlformats.org/officeDocument/2006/relationships/hyperlink" Target="https://stat.ethz.ch/pipermail/r-help/2011-July/28493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8</TotalTime>
  <Pages>6</Pages>
  <Words>3611</Words>
  <Characters>20587</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9</cp:revision>
  <dcterms:created xsi:type="dcterms:W3CDTF">2018-08-06T03:48:00Z</dcterms:created>
  <dcterms:modified xsi:type="dcterms:W3CDTF">2018-10-04T07:29:00Z</dcterms:modified>
</cp:coreProperties>
</file>